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B0597" w:rsidRDefault="004B0597" w:rsidP="00BC4A86">
      <w:pPr>
        <w:spacing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4B0597" w:rsidRDefault="004B0597" w:rsidP="004B0597">
      <w:pPr>
        <w:spacing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4B0597" w:rsidRDefault="004B0597" w:rsidP="004B0597">
      <w:pPr>
        <w:spacing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4B0597" w:rsidRDefault="004B0597" w:rsidP="004B0597">
      <w:pPr>
        <w:spacing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4B0597" w:rsidRDefault="004B0597" w:rsidP="004B0597">
      <w:pPr>
        <w:spacing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4B0597" w:rsidRDefault="004B0597" w:rsidP="004B0597">
      <w:pPr>
        <w:spacing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4B0597" w:rsidRDefault="004B0597" w:rsidP="004B0597">
      <w:pPr>
        <w:spacing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4B0597" w:rsidRDefault="004B0597" w:rsidP="004B0597">
      <w:pPr>
        <w:spacing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 w:rsidRPr="00BC4A86">
        <w:rPr>
          <w:rFonts w:ascii="Times New Roman" w:hAnsi="Times New Roman" w:cs="Times New Roman"/>
          <w:sz w:val="24"/>
          <w:szCs w:val="24"/>
        </w:rPr>
        <w:t>The effects of Social Media on American Culture</w:t>
      </w:r>
    </w:p>
    <w:p w:rsidR="004B0597" w:rsidRDefault="004B0597" w:rsidP="004B0597">
      <w:pPr>
        <w:spacing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riter</w:t>
      </w:r>
    </w:p>
    <w:p w:rsidR="004B0597" w:rsidRDefault="004B0597" w:rsidP="004B0597">
      <w:pPr>
        <w:spacing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stitution </w:t>
      </w:r>
    </w:p>
    <w:p w:rsidR="004B0597" w:rsidRDefault="004B059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BC4A86" w:rsidRDefault="00BC4A86" w:rsidP="00BC4A86">
      <w:pPr>
        <w:spacing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 w:rsidRPr="00BC4A86">
        <w:rPr>
          <w:rFonts w:ascii="Times New Roman" w:hAnsi="Times New Roman" w:cs="Times New Roman"/>
          <w:sz w:val="24"/>
          <w:szCs w:val="24"/>
        </w:rPr>
        <w:lastRenderedPageBreak/>
        <w:t>The effects of Social Media on American Culture</w:t>
      </w:r>
    </w:p>
    <w:p w:rsidR="00790E70" w:rsidRDefault="00C91139" w:rsidP="008F50DE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chnology has progressed very rapidly during the 20</w:t>
      </w:r>
      <w:r w:rsidRPr="00C91139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sz w:val="24"/>
          <w:szCs w:val="24"/>
        </w:rPr>
        <w:t xml:space="preserve"> century. </w:t>
      </w:r>
      <w:r w:rsidR="005F0ADA">
        <w:rPr>
          <w:rFonts w:ascii="Times New Roman" w:hAnsi="Times New Roman" w:cs="Times New Roman"/>
          <w:sz w:val="24"/>
          <w:szCs w:val="24"/>
        </w:rPr>
        <w:t>Social Media is becoming more adva</w:t>
      </w:r>
      <w:r w:rsidR="00272022">
        <w:rPr>
          <w:rFonts w:ascii="Times New Roman" w:hAnsi="Times New Roman" w:cs="Times New Roman"/>
          <w:sz w:val="24"/>
          <w:szCs w:val="24"/>
        </w:rPr>
        <w:t xml:space="preserve">nced and sophisticated with its new inventions every day. </w:t>
      </w:r>
      <w:r w:rsidR="00380719">
        <w:rPr>
          <w:rFonts w:ascii="Times New Roman" w:hAnsi="Times New Roman" w:cs="Times New Roman"/>
          <w:sz w:val="24"/>
          <w:szCs w:val="24"/>
        </w:rPr>
        <w:t xml:space="preserve">In the past, the only source of communication were letters. </w:t>
      </w:r>
      <w:r w:rsidR="00790E70">
        <w:rPr>
          <w:rFonts w:ascii="Times New Roman" w:hAnsi="Times New Roman" w:cs="Times New Roman"/>
          <w:sz w:val="24"/>
          <w:szCs w:val="24"/>
        </w:rPr>
        <w:t>Though getting one’s message across took a whole lot of time, but nevertheless, the wait was worth it. It made life a little complicated, but simpler at the same time.</w:t>
      </w:r>
    </w:p>
    <w:p w:rsidR="00995337" w:rsidRDefault="00790E70" w:rsidP="008F50DE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gradual invention of</w:t>
      </w:r>
      <w:r w:rsidR="00380719">
        <w:rPr>
          <w:rFonts w:ascii="Times New Roman" w:hAnsi="Times New Roman" w:cs="Times New Roman"/>
          <w:sz w:val="24"/>
          <w:szCs w:val="24"/>
        </w:rPr>
        <w:t xml:space="preserve"> telephone, computers, mobile phones, laptops, and smartphones </w:t>
      </w:r>
      <w:r>
        <w:rPr>
          <w:rFonts w:ascii="Times New Roman" w:hAnsi="Times New Roman" w:cs="Times New Roman"/>
          <w:sz w:val="24"/>
          <w:szCs w:val="24"/>
        </w:rPr>
        <w:t xml:space="preserve">in past couple of decades have </w:t>
      </w:r>
      <w:r w:rsidR="00380719">
        <w:rPr>
          <w:rFonts w:ascii="Times New Roman" w:hAnsi="Times New Roman" w:cs="Times New Roman"/>
          <w:sz w:val="24"/>
          <w:szCs w:val="24"/>
        </w:rPr>
        <w:t xml:space="preserve">made communication </w:t>
      </w:r>
      <w:r w:rsidR="002E793C">
        <w:rPr>
          <w:rFonts w:ascii="Times New Roman" w:hAnsi="Times New Roman" w:cs="Times New Roman"/>
          <w:sz w:val="24"/>
          <w:szCs w:val="24"/>
        </w:rPr>
        <w:t>possible by just clicking a button</w:t>
      </w:r>
      <w:r w:rsidR="00FD60E6">
        <w:rPr>
          <w:rFonts w:ascii="Times New Roman" w:hAnsi="Times New Roman" w:cs="Times New Roman"/>
          <w:sz w:val="24"/>
          <w:szCs w:val="24"/>
        </w:rPr>
        <w:t xml:space="preserve">. The growth of social media has spread vastly during the </w:t>
      </w:r>
      <w:r w:rsidR="007C2A43">
        <w:rPr>
          <w:rFonts w:ascii="Times New Roman" w:hAnsi="Times New Roman" w:cs="Times New Roman"/>
          <w:sz w:val="24"/>
          <w:szCs w:val="24"/>
        </w:rPr>
        <w:t>past few years</w:t>
      </w:r>
      <w:r w:rsidR="002E793C">
        <w:rPr>
          <w:rFonts w:ascii="Times New Roman" w:hAnsi="Times New Roman" w:cs="Times New Roman"/>
          <w:sz w:val="24"/>
          <w:szCs w:val="24"/>
        </w:rPr>
        <w:t xml:space="preserve">. </w:t>
      </w:r>
      <w:r w:rsidR="00515078">
        <w:rPr>
          <w:rFonts w:ascii="Times New Roman" w:hAnsi="Times New Roman" w:cs="Times New Roman"/>
          <w:sz w:val="24"/>
          <w:szCs w:val="24"/>
        </w:rPr>
        <w:t>There is a large number of social networking sites on Internet, which have ma</w:t>
      </w:r>
      <w:r w:rsidR="00597C5E">
        <w:rPr>
          <w:rFonts w:ascii="Times New Roman" w:hAnsi="Times New Roman" w:cs="Times New Roman"/>
          <w:sz w:val="24"/>
          <w:szCs w:val="24"/>
        </w:rPr>
        <w:t>de this world a global village</w:t>
      </w:r>
      <w:r w:rsidR="00AF3AAD">
        <w:rPr>
          <w:rFonts w:ascii="Times New Roman" w:hAnsi="Times New Roman" w:cs="Times New Roman"/>
          <w:sz w:val="24"/>
          <w:szCs w:val="24"/>
        </w:rPr>
        <w:t>.</w:t>
      </w:r>
      <w:r w:rsidR="008F50DE">
        <w:rPr>
          <w:rFonts w:ascii="Times New Roman" w:hAnsi="Times New Roman" w:cs="Times New Roman"/>
          <w:sz w:val="24"/>
          <w:szCs w:val="24"/>
        </w:rPr>
        <w:t xml:space="preserve"> </w:t>
      </w:r>
      <w:r w:rsidR="00E83AA8">
        <w:rPr>
          <w:rFonts w:ascii="Times New Roman" w:hAnsi="Times New Roman" w:cs="Times New Roman"/>
          <w:sz w:val="24"/>
          <w:szCs w:val="24"/>
        </w:rPr>
        <w:t xml:space="preserve">Social media has its advantages and disadvantages. However, the negative impact of social media on the American culture is quite larger than its positive impact. </w:t>
      </w:r>
      <w:r w:rsidR="008F50DE">
        <w:rPr>
          <w:rFonts w:ascii="Times New Roman" w:hAnsi="Times New Roman" w:cs="Times New Roman"/>
          <w:sz w:val="24"/>
          <w:szCs w:val="24"/>
        </w:rPr>
        <w:t xml:space="preserve">Mobile technology has a major role in </w:t>
      </w:r>
      <w:r w:rsidR="00F01BC2">
        <w:rPr>
          <w:rFonts w:ascii="Times New Roman" w:hAnsi="Times New Roman" w:cs="Times New Roman"/>
          <w:sz w:val="24"/>
          <w:szCs w:val="24"/>
        </w:rPr>
        <w:t xml:space="preserve">shaping the influence of social media on our culture. </w:t>
      </w:r>
      <w:r w:rsidR="0093582F">
        <w:rPr>
          <w:rFonts w:ascii="Times New Roman" w:hAnsi="Times New Roman" w:cs="Times New Roman"/>
          <w:sz w:val="24"/>
          <w:szCs w:val="24"/>
        </w:rPr>
        <w:t xml:space="preserve">Mobile phones have a real impact on the daily lives of people. They obtain and share information, communicate, and socialize </w:t>
      </w:r>
      <w:r w:rsidR="00630BEF">
        <w:rPr>
          <w:rFonts w:ascii="Times New Roman" w:hAnsi="Times New Roman" w:cs="Times New Roman"/>
          <w:sz w:val="24"/>
          <w:szCs w:val="24"/>
        </w:rPr>
        <w:t xml:space="preserve">anytime and anywhere through the device present in their hands. </w:t>
      </w:r>
      <w:r w:rsidR="00382D58">
        <w:rPr>
          <w:rFonts w:ascii="Times New Roman" w:hAnsi="Times New Roman" w:cs="Times New Roman"/>
          <w:sz w:val="24"/>
          <w:szCs w:val="24"/>
        </w:rPr>
        <w:fldChar w:fldCharType="begin"/>
      </w:r>
      <w:r w:rsidR="00382D58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CfGC66x2","properties":{"formattedCitation":"(\\uc0\\u8220{}How Do Americans Perceive the Role of Social Media &amp; Technology in Their Lives?,\\uc0\\u8221{} 2018)","plainCitation":"(“How Do Americans Perceive the Role of Social Media &amp; Technology in Their Lives?,” 2018)","noteIndex":0},"citationItems":[{"id":77,"uris":["http://zotero.org/users/local/zQiT8c1c/items/7EXCDZUH"],"uri":["http://zotero.org/users/local/zQiT8c1c/items/7EXCDZUH"],"itemData":{"id":77,"type":"webpage","title":"How Do Americans Perceive the Role of Social Media &amp; Technology in Their Lives?","container-title":"Social Media Week","URL":"https://socialmediaweek.org/blog/2018/04/how-do-americans-perceive-the-role-of-social-media-technology-in-their-lives/","issued":{"date-parts":[["2018"]]},"accessed":{"date-parts":[["2019",10,7]]}}}],"schema":"https://github.com/citation-style-language/schema/raw/master/csl-citation.json"} </w:instrText>
      </w:r>
      <w:r w:rsidR="00382D58">
        <w:rPr>
          <w:rFonts w:ascii="Times New Roman" w:hAnsi="Times New Roman" w:cs="Times New Roman"/>
          <w:sz w:val="24"/>
          <w:szCs w:val="24"/>
        </w:rPr>
        <w:fldChar w:fldCharType="separate"/>
      </w:r>
      <w:r w:rsidR="00382D58" w:rsidRPr="00382D58">
        <w:rPr>
          <w:rFonts w:ascii="Times New Roman" w:hAnsi="Times New Roman" w:cs="Times New Roman"/>
          <w:sz w:val="24"/>
          <w:szCs w:val="24"/>
        </w:rPr>
        <w:t>(“How Do Americans Perceive the Role of Social Media &amp; Technology in Their Lives?,” 2018)</w:t>
      </w:r>
      <w:r w:rsidR="00382D58">
        <w:rPr>
          <w:rFonts w:ascii="Times New Roman" w:hAnsi="Times New Roman" w:cs="Times New Roman"/>
          <w:sz w:val="24"/>
          <w:szCs w:val="24"/>
        </w:rPr>
        <w:fldChar w:fldCharType="end"/>
      </w:r>
    </w:p>
    <w:p w:rsidR="00382D58" w:rsidRDefault="00382D58" w:rsidP="008F50DE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bout a quarter of the world’s population uses smartphones </w:t>
      </w:r>
      <w:r w:rsidR="00EA39F5">
        <w:rPr>
          <w:rFonts w:ascii="Times New Roman" w:hAnsi="Times New Roman" w:cs="Times New Roman"/>
          <w:sz w:val="24"/>
          <w:szCs w:val="24"/>
        </w:rPr>
        <w:t>now days</w:t>
      </w:r>
      <w:r w:rsidR="006B309B">
        <w:rPr>
          <w:rFonts w:ascii="Times New Roman" w:hAnsi="Times New Roman" w:cs="Times New Roman"/>
          <w:sz w:val="24"/>
          <w:szCs w:val="24"/>
        </w:rPr>
        <w:t xml:space="preserve">. All activities </w:t>
      </w:r>
      <w:r w:rsidR="00DE2E01">
        <w:rPr>
          <w:rFonts w:ascii="Times New Roman" w:hAnsi="Times New Roman" w:cs="Times New Roman"/>
          <w:sz w:val="24"/>
          <w:szCs w:val="24"/>
        </w:rPr>
        <w:t xml:space="preserve">of people from young kids to adults </w:t>
      </w:r>
      <w:r w:rsidR="006B309B">
        <w:rPr>
          <w:rFonts w:ascii="Times New Roman" w:hAnsi="Times New Roman" w:cs="Times New Roman"/>
          <w:sz w:val="24"/>
          <w:szCs w:val="24"/>
        </w:rPr>
        <w:t xml:space="preserve">are associated to the social </w:t>
      </w:r>
      <w:r w:rsidR="00DE2E01">
        <w:rPr>
          <w:rFonts w:ascii="Times New Roman" w:hAnsi="Times New Roman" w:cs="Times New Roman"/>
          <w:sz w:val="24"/>
          <w:szCs w:val="24"/>
        </w:rPr>
        <w:t xml:space="preserve">media. </w:t>
      </w:r>
      <w:r w:rsidR="00E12FFC">
        <w:rPr>
          <w:rFonts w:ascii="Times New Roman" w:hAnsi="Times New Roman" w:cs="Times New Roman"/>
          <w:sz w:val="24"/>
          <w:szCs w:val="24"/>
        </w:rPr>
        <w:t xml:space="preserve">Social media is highly overwhelming the lives of Americans. </w:t>
      </w:r>
      <w:r w:rsidR="008D3E03">
        <w:rPr>
          <w:rFonts w:ascii="Times New Roman" w:hAnsi="Times New Roman" w:cs="Times New Roman"/>
          <w:sz w:val="24"/>
          <w:szCs w:val="24"/>
        </w:rPr>
        <w:t>People</w:t>
      </w:r>
      <w:r w:rsidR="00BE3CB5">
        <w:rPr>
          <w:rFonts w:ascii="Times New Roman" w:hAnsi="Times New Roman" w:cs="Times New Roman"/>
          <w:sz w:val="24"/>
          <w:szCs w:val="24"/>
        </w:rPr>
        <w:t xml:space="preserve"> are very much addicted to their social lives that is making their lives stressful and problematic.</w:t>
      </w:r>
      <w:r w:rsidR="008D3E03">
        <w:rPr>
          <w:rFonts w:ascii="Times New Roman" w:hAnsi="Times New Roman" w:cs="Times New Roman"/>
          <w:sz w:val="24"/>
          <w:szCs w:val="24"/>
        </w:rPr>
        <w:t xml:space="preserve"> They are becoming</w:t>
      </w:r>
      <w:r w:rsidR="00BE3CB5">
        <w:rPr>
          <w:rFonts w:ascii="Times New Roman" w:hAnsi="Times New Roman" w:cs="Times New Roman"/>
          <w:sz w:val="24"/>
          <w:szCs w:val="24"/>
        </w:rPr>
        <w:t xml:space="preserve"> </w:t>
      </w:r>
      <w:r w:rsidR="00BB5128">
        <w:rPr>
          <w:rFonts w:ascii="Times New Roman" w:hAnsi="Times New Roman" w:cs="Times New Roman"/>
          <w:sz w:val="24"/>
          <w:szCs w:val="24"/>
        </w:rPr>
        <w:t xml:space="preserve">more reliant on social media regardless of the negative </w:t>
      </w:r>
      <w:r w:rsidR="00510B77">
        <w:rPr>
          <w:rFonts w:ascii="Times New Roman" w:hAnsi="Times New Roman" w:cs="Times New Roman"/>
          <w:sz w:val="24"/>
          <w:szCs w:val="24"/>
        </w:rPr>
        <w:t xml:space="preserve">affects it is producing on their lives. </w:t>
      </w:r>
      <w:r w:rsidR="00E63A76">
        <w:rPr>
          <w:rFonts w:ascii="Times New Roman" w:hAnsi="Times New Roman" w:cs="Times New Roman"/>
          <w:sz w:val="24"/>
          <w:szCs w:val="24"/>
        </w:rPr>
        <w:t xml:space="preserve">The activism is gradually being replaced by </w:t>
      </w:r>
      <w:r w:rsidR="00E46D44">
        <w:rPr>
          <w:rFonts w:ascii="Times New Roman" w:hAnsi="Times New Roman" w:cs="Times New Roman"/>
          <w:sz w:val="24"/>
          <w:szCs w:val="24"/>
        </w:rPr>
        <w:t xml:space="preserve">‘slacktivism.’ The social media activism emphasizes on </w:t>
      </w:r>
      <w:r w:rsidR="00FF4645">
        <w:rPr>
          <w:rFonts w:ascii="Times New Roman" w:hAnsi="Times New Roman" w:cs="Times New Roman"/>
          <w:sz w:val="24"/>
          <w:szCs w:val="24"/>
        </w:rPr>
        <w:t xml:space="preserve">increasing awareness </w:t>
      </w:r>
      <w:r w:rsidR="008B2225">
        <w:rPr>
          <w:rFonts w:ascii="Times New Roman" w:hAnsi="Times New Roman" w:cs="Times New Roman"/>
          <w:sz w:val="24"/>
          <w:szCs w:val="24"/>
        </w:rPr>
        <w:t xml:space="preserve">about the issues related to society, and the ways to solve those issues. </w:t>
      </w:r>
      <w:r w:rsidR="001F67A7">
        <w:rPr>
          <w:rFonts w:ascii="Times New Roman" w:hAnsi="Times New Roman" w:cs="Times New Roman"/>
          <w:sz w:val="24"/>
          <w:szCs w:val="24"/>
        </w:rPr>
        <w:t xml:space="preserve">Nevertheless, slacktivism </w:t>
      </w:r>
      <w:r w:rsidR="001F67A7">
        <w:rPr>
          <w:rFonts w:ascii="Times New Roman" w:hAnsi="Times New Roman" w:cs="Times New Roman"/>
          <w:sz w:val="24"/>
          <w:szCs w:val="24"/>
        </w:rPr>
        <w:lastRenderedPageBreak/>
        <w:t>encourages people to share their personal lives on social media and their depend</w:t>
      </w:r>
      <w:r w:rsidR="00BE0AC1">
        <w:rPr>
          <w:rFonts w:ascii="Times New Roman" w:hAnsi="Times New Roman" w:cs="Times New Roman"/>
          <w:sz w:val="24"/>
          <w:szCs w:val="24"/>
        </w:rPr>
        <w:t>ence on this gift of technology.</w:t>
      </w:r>
      <w:r w:rsidR="0064032E">
        <w:rPr>
          <w:rFonts w:ascii="Times New Roman" w:hAnsi="Times New Roman" w:cs="Times New Roman"/>
          <w:sz w:val="24"/>
          <w:szCs w:val="24"/>
        </w:rPr>
        <w:t xml:space="preserve"> Social media also </w:t>
      </w:r>
      <w:r w:rsidR="00E96686">
        <w:rPr>
          <w:rFonts w:ascii="Times New Roman" w:hAnsi="Times New Roman" w:cs="Times New Roman"/>
          <w:sz w:val="24"/>
          <w:szCs w:val="24"/>
        </w:rPr>
        <w:t>affects the mental and psychological health of people. Stress, anxiety, loss of sleep</w:t>
      </w:r>
      <w:r w:rsidR="00214F1F">
        <w:rPr>
          <w:rFonts w:ascii="Times New Roman" w:hAnsi="Times New Roman" w:cs="Times New Roman"/>
          <w:sz w:val="24"/>
          <w:szCs w:val="24"/>
        </w:rPr>
        <w:t>, depression</w:t>
      </w:r>
      <w:r w:rsidR="00E96686">
        <w:rPr>
          <w:rFonts w:ascii="Times New Roman" w:hAnsi="Times New Roman" w:cs="Times New Roman"/>
          <w:sz w:val="24"/>
          <w:szCs w:val="24"/>
        </w:rPr>
        <w:t xml:space="preserve">, </w:t>
      </w:r>
      <w:r w:rsidR="00214F1F">
        <w:rPr>
          <w:rFonts w:ascii="Times New Roman" w:hAnsi="Times New Roman" w:cs="Times New Roman"/>
          <w:sz w:val="24"/>
          <w:szCs w:val="24"/>
        </w:rPr>
        <w:t xml:space="preserve">and dissatisfaction are all caused due to the excessive use of social media. </w:t>
      </w:r>
    </w:p>
    <w:p w:rsidR="00907403" w:rsidRDefault="00BE0AC1" w:rsidP="008F50DE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ocial media has become a dominant way of communication in the lives of people</w:t>
      </w:r>
      <w:r w:rsidR="00587CA3">
        <w:rPr>
          <w:rFonts w:ascii="Times New Roman" w:hAnsi="Times New Roman" w:cs="Times New Roman"/>
          <w:sz w:val="24"/>
          <w:szCs w:val="24"/>
        </w:rPr>
        <w:t xml:space="preserve"> as it has removed all the barriers in the way of communication</w:t>
      </w:r>
      <w:r>
        <w:rPr>
          <w:rFonts w:ascii="Times New Roman" w:hAnsi="Times New Roman" w:cs="Times New Roman"/>
          <w:sz w:val="24"/>
          <w:szCs w:val="24"/>
        </w:rPr>
        <w:t xml:space="preserve">. Before social media, the communication of people was extremely limited </w:t>
      </w:r>
      <w:r w:rsidR="002358DF">
        <w:rPr>
          <w:rFonts w:ascii="Times New Roman" w:hAnsi="Times New Roman" w:cs="Times New Roman"/>
          <w:sz w:val="24"/>
          <w:szCs w:val="24"/>
        </w:rPr>
        <w:t xml:space="preserve">but there has been a drastic change in the ways people communicate to each other. </w:t>
      </w:r>
      <w:r w:rsidR="008B39B7">
        <w:rPr>
          <w:rFonts w:ascii="Times New Roman" w:hAnsi="Times New Roman" w:cs="Times New Roman"/>
          <w:sz w:val="24"/>
          <w:szCs w:val="24"/>
        </w:rPr>
        <w:t>People prefer artificial bonds</w:t>
      </w:r>
      <w:r w:rsidR="008B7916">
        <w:rPr>
          <w:rFonts w:ascii="Times New Roman" w:hAnsi="Times New Roman" w:cs="Times New Roman"/>
          <w:sz w:val="24"/>
          <w:szCs w:val="24"/>
        </w:rPr>
        <w:t xml:space="preserve"> now days as they are used to </w:t>
      </w:r>
      <w:r w:rsidR="008B39B7">
        <w:rPr>
          <w:rFonts w:ascii="Times New Roman" w:hAnsi="Times New Roman" w:cs="Times New Roman"/>
          <w:sz w:val="24"/>
          <w:szCs w:val="24"/>
        </w:rPr>
        <w:t xml:space="preserve">making friends on social media to whom they hardly interact face to face. </w:t>
      </w:r>
      <w:r w:rsidR="001E73C3">
        <w:rPr>
          <w:rFonts w:ascii="Times New Roman" w:hAnsi="Times New Roman" w:cs="Times New Roman"/>
          <w:sz w:val="24"/>
          <w:szCs w:val="24"/>
        </w:rPr>
        <w:t xml:space="preserve">In the past, people used to be introduced to new people on parties or other social events, but now individuals are being introduced in Facebook or WhatsApp groups. </w:t>
      </w:r>
      <w:r w:rsidR="005207AD">
        <w:rPr>
          <w:rFonts w:ascii="Times New Roman" w:hAnsi="Times New Roman" w:cs="Times New Roman"/>
          <w:sz w:val="24"/>
          <w:szCs w:val="24"/>
        </w:rPr>
        <w:t>Online interaction</w:t>
      </w:r>
      <w:r w:rsidR="00E16051">
        <w:rPr>
          <w:rFonts w:ascii="Times New Roman" w:hAnsi="Times New Roman" w:cs="Times New Roman"/>
          <w:sz w:val="24"/>
          <w:szCs w:val="24"/>
        </w:rPr>
        <w:t>s</w:t>
      </w:r>
      <w:r w:rsidR="005207AD">
        <w:rPr>
          <w:rFonts w:ascii="Times New Roman" w:hAnsi="Times New Roman" w:cs="Times New Roman"/>
          <w:sz w:val="24"/>
          <w:szCs w:val="24"/>
        </w:rPr>
        <w:t xml:space="preserve"> have become so common that people develop relationships</w:t>
      </w:r>
      <w:r w:rsidR="005922BE">
        <w:rPr>
          <w:rFonts w:ascii="Times New Roman" w:hAnsi="Times New Roman" w:cs="Times New Roman"/>
          <w:sz w:val="24"/>
          <w:szCs w:val="24"/>
        </w:rPr>
        <w:t xml:space="preserve"> using social media </w:t>
      </w:r>
      <w:r w:rsidR="00814311">
        <w:rPr>
          <w:rFonts w:ascii="Times New Roman" w:hAnsi="Times New Roman" w:cs="Times New Roman"/>
          <w:sz w:val="24"/>
          <w:szCs w:val="24"/>
        </w:rPr>
        <w:fldChar w:fldCharType="begin"/>
      </w:r>
      <w:r w:rsidR="00814311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7V0sb2Rn","properties":{"formattedCitation":"(\\uc0\\u8220{}What Is the Major Impact of Social Media?,\\uc0\\u8221{} 2019)","plainCitation":"(“What Is the Major Impact of Social Media?,” 2019)","noteIndex":0},"citationItems":[{"id":79,"uris":["http://zotero.org/users/local/zQiT8c1c/items/24KT9UMZ"],"uri":["http://zotero.org/users/local/zQiT8c1c/items/24KT9UMZ"],"itemData":{"id":79,"type":"webpage","title":"What Is the Major Impact of Social Media?","container-title":"simplilearn","URL":"https://www.simplilearn.com/real-impact-social-media-article","issued":{"date-parts":[["2019"]]},"accessed":{"date-parts":[["2019",10,7]]}}}],"schema":"https://github.com/citation-style-language/schema/raw/master/csl-citation.json"} </w:instrText>
      </w:r>
      <w:r w:rsidR="00814311">
        <w:rPr>
          <w:rFonts w:ascii="Times New Roman" w:hAnsi="Times New Roman" w:cs="Times New Roman"/>
          <w:sz w:val="24"/>
          <w:szCs w:val="24"/>
        </w:rPr>
        <w:fldChar w:fldCharType="separate"/>
      </w:r>
      <w:r w:rsidR="00814311" w:rsidRPr="00814311">
        <w:rPr>
          <w:rFonts w:ascii="Times New Roman" w:hAnsi="Times New Roman" w:cs="Times New Roman"/>
          <w:sz w:val="24"/>
          <w:szCs w:val="24"/>
        </w:rPr>
        <w:t>(“What Is the Major Impact of Social Media?,” 2019)</w:t>
      </w:r>
      <w:r w:rsidR="00814311">
        <w:rPr>
          <w:rFonts w:ascii="Times New Roman" w:hAnsi="Times New Roman" w:cs="Times New Roman"/>
          <w:sz w:val="24"/>
          <w:szCs w:val="24"/>
        </w:rPr>
        <w:fldChar w:fldCharType="end"/>
      </w:r>
      <w:r w:rsidR="005922BE">
        <w:rPr>
          <w:rFonts w:ascii="Times New Roman" w:hAnsi="Times New Roman" w:cs="Times New Roman"/>
          <w:sz w:val="24"/>
          <w:szCs w:val="24"/>
        </w:rPr>
        <w:t>.</w:t>
      </w:r>
      <w:r w:rsidR="005207AD">
        <w:rPr>
          <w:rFonts w:ascii="Times New Roman" w:hAnsi="Times New Roman" w:cs="Times New Roman"/>
          <w:sz w:val="24"/>
          <w:szCs w:val="24"/>
        </w:rPr>
        <w:t xml:space="preserve"> </w:t>
      </w:r>
      <w:r w:rsidR="001608C3">
        <w:rPr>
          <w:rFonts w:ascii="Times New Roman" w:hAnsi="Times New Roman" w:cs="Times New Roman"/>
          <w:sz w:val="24"/>
          <w:szCs w:val="24"/>
        </w:rPr>
        <w:t xml:space="preserve">The physical interactions between people has </w:t>
      </w:r>
      <w:r w:rsidR="00BE2156">
        <w:rPr>
          <w:rFonts w:ascii="Times New Roman" w:hAnsi="Times New Roman" w:cs="Times New Roman"/>
          <w:sz w:val="24"/>
          <w:szCs w:val="24"/>
        </w:rPr>
        <w:t xml:space="preserve">been lost and replaced by </w:t>
      </w:r>
      <w:r w:rsidR="00722FC3">
        <w:rPr>
          <w:rFonts w:ascii="Times New Roman" w:hAnsi="Times New Roman" w:cs="Times New Roman"/>
          <w:sz w:val="24"/>
          <w:szCs w:val="24"/>
        </w:rPr>
        <w:t xml:space="preserve">social interactions, which are non-verbal. </w:t>
      </w:r>
      <w:r w:rsidR="00EB4F2F">
        <w:rPr>
          <w:rFonts w:ascii="Times New Roman" w:hAnsi="Times New Roman" w:cs="Times New Roman"/>
          <w:sz w:val="24"/>
          <w:szCs w:val="24"/>
        </w:rPr>
        <w:t xml:space="preserve">The </w:t>
      </w:r>
      <w:r w:rsidR="00BE6096">
        <w:rPr>
          <w:rFonts w:ascii="Times New Roman" w:hAnsi="Times New Roman" w:cs="Times New Roman"/>
          <w:sz w:val="24"/>
          <w:szCs w:val="24"/>
        </w:rPr>
        <w:t xml:space="preserve">teenagers get involved into illicit activities by making friends with strangers on social platforms and sharing their personal data </w:t>
      </w:r>
      <w:r w:rsidR="000D27A6">
        <w:rPr>
          <w:rFonts w:ascii="Times New Roman" w:hAnsi="Times New Roman" w:cs="Times New Roman"/>
          <w:sz w:val="24"/>
          <w:szCs w:val="24"/>
        </w:rPr>
        <w:t xml:space="preserve">such as pictures or videos. This data, if gets in the wrong hands, </w:t>
      </w:r>
      <w:r w:rsidR="00CA42B9">
        <w:rPr>
          <w:rFonts w:ascii="Times New Roman" w:hAnsi="Times New Roman" w:cs="Times New Roman"/>
          <w:sz w:val="24"/>
          <w:szCs w:val="24"/>
        </w:rPr>
        <w:t xml:space="preserve">ruins their privacy and becomes a source of stress and anxiety for them. </w:t>
      </w:r>
    </w:p>
    <w:p w:rsidR="002C4577" w:rsidRDefault="002C4577" w:rsidP="008F50DE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lter bubbles are the algorithm results that create a unique information about each of us according to our online activities. </w:t>
      </w:r>
      <w:r w:rsidR="00447B0F">
        <w:rPr>
          <w:rFonts w:ascii="Times New Roman" w:hAnsi="Times New Roman" w:cs="Times New Roman"/>
          <w:sz w:val="24"/>
          <w:szCs w:val="24"/>
        </w:rPr>
        <w:t>Ma</w:t>
      </w:r>
      <w:r w:rsidR="00950DC2">
        <w:rPr>
          <w:rFonts w:ascii="Times New Roman" w:hAnsi="Times New Roman" w:cs="Times New Roman"/>
          <w:sz w:val="24"/>
          <w:szCs w:val="24"/>
        </w:rPr>
        <w:t>n</w:t>
      </w:r>
      <w:r w:rsidR="00447B0F">
        <w:rPr>
          <w:rFonts w:ascii="Times New Roman" w:hAnsi="Times New Roman" w:cs="Times New Roman"/>
          <w:sz w:val="24"/>
          <w:szCs w:val="24"/>
        </w:rPr>
        <w:t xml:space="preserve">y sites ask for the personalization of our friend list, profile, age, gender, browsing history, location or any other </w:t>
      </w:r>
      <w:r w:rsidR="00950DC2">
        <w:rPr>
          <w:rFonts w:ascii="Times New Roman" w:hAnsi="Times New Roman" w:cs="Times New Roman"/>
          <w:sz w:val="24"/>
          <w:szCs w:val="24"/>
        </w:rPr>
        <w:t>data.</w:t>
      </w:r>
      <w:r w:rsidR="00447B0F">
        <w:rPr>
          <w:rFonts w:ascii="Times New Roman" w:hAnsi="Times New Roman" w:cs="Times New Roman"/>
          <w:sz w:val="24"/>
          <w:szCs w:val="24"/>
        </w:rPr>
        <w:t xml:space="preserve"> </w:t>
      </w:r>
      <w:r w:rsidR="00950DC2">
        <w:rPr>
          <w:rFonts w:ascii="Times New Roman" w:hAnsi="Times New Roman" w:cs="Times New Roman"/>
          <w:sz w:val="24"/>
          <w:szCs w:val="24"/>
        </w:rPr>
        <w:t xml:space="preserve">They use the information to dictate the content that we search or encounter online. These filter bubbles have </w:t>
      </w:r>
      <w:r w:rsidR="00D23F50">
        <w:rPr>
          <w:rFonts w:ascii="Times New Roman" w:hAnsi="Times New Roman" w:cs="Times New Roman"/>
          <w:sz w:val="24"/>
          <w:szCs w:val="24"/>
        </w:rPr>
        <w:t xml:space="preserve">greatly </w:t>
      </w:r>
      <w:r w:rsidR="00950DC2">
        <w:rPr>
          <w:rFonts w:ascii="Times New Roman" w:hAnsi="Times New Roman" w:cs="Times New Roman"/>
          <w:sz w:val="24"/>
          <w:szCs w:val="24"/>
        </w:rPr>
        <w:t xml:space="preserve">changed the </w:t>
      </w:r>
      <w:r w:rsidR="00D23F50">
        <w:rPr>
          <w:rFonts w:ascii="Times New Roman" w:hAnsi="Times New Roman" w:cs="Times New Roman"/>
          <w:sz w:val="24"/>
          <w:szCs w:val="24"/>
        </w:rPr>
        <w:t>ways developers</w:t>
      </w:r>
      <w:r w:rsidR="004B598A">
        <w:rPr>
          <w:rFonts w:ascii="Times New Roman" w:hAnsi="Times New Roman" w:cs="Times New Roman"/>
          <w:sz w:val="24"/>
          <w:szCs w:val="24"/>
        </w:rPr>
        <w:t xml:space="preserve"> develop social media platforms. People are no longer concerned about their </w:t>
      </w:r>
      <w:r w:rsidR="005566F1">
        <w:rPr>
          <w:rFonts w:ascii="Times New Roman" w:hAnsi="Times New Roman" w:cs="Times New Roman"/>
          <w:sz w:val="24"/>
          <w:szCs w:val="24"/>
        </w:rPr>
        <w:t>privacy,</w:t>
      </w:r>
      <w:r w:rsidR="004B598A">
        <w:rPr>
          <w:rFonts w:ascii="Times New Roman" w:hAnsi="Times New Roman" w:cs="Times New Roman"/>
          <w:sz w:val="24"/>
          <w:szCs w:val="24"/>
        </w:rPr>
        <w:t xml:space="preserve"> </w:t>
      </w:r>
      <w:r w:rsidR="005566F1">
        <w:rPr>
          <w:rFonts w:ascii="Times New Roman" w:hAnsi="Times New Roman" w:cs="Times New Roman"/>
          <w:sz w:val="24"/>
          <w:szCs w:val="24"/>
        </w:rPr>
        <w:t xml:space="preserve">as they have no issue talking to strangers of sharing their data with an unknown site. </w:t>
      </w:r>
      <w:r w:rsidR="00DC46F8">
        <w:rPr>
          <w:rFonts w:ascii="Times New Roman" w:hAnsi="Times New Roman" w:cs="Times New Roman"/>
          <w:sz w:val="24"/>
          <w:szCs w:val="24"/>
        </w:rPr>
        <w:lastRenderedPageBreak/>
        <w:t>People have formed groups based on their interests, employ</w:t>
      </w:r>
      <w:r w:rsidR="005E0D03">
        <w:rPr>
          <w:rFonts w:ascii="Times New Roman" w:hAnsi="Times New Roman" w:cs="Times New Roman"/>
          <w:sz w:val="24"/>
          <w:szCs w:val="24"/>
        </w:rPr>
        <w:t>ment, location, and affiliations wh</w:t>
      </w:r>
      <w:r w:rsidR="00F17CC1">
        <w:rPr>
          <w:rFonts w:ascii="Times New Roman" w:hAnsi="Times New Roman" w:cs="Times New Roman"/>
          <w:sz w:val="24"/>
          <w:szCs w:val="24"/>
        </w:rPr>
        <w:t>ere they follow their own rules, conventions, and even vocabulary</w:t>
      </w:r>
      <w:r w:rsidR="00317F02">
        <w:rPr>
          <w:rFonts w:ascii="Times New Roman" w:hAnsi="Times New Roman" w:cs="Times New Roman"/>
          <w:sz w:val="24"/>
          <w:szCs w:val="24"/>
        </w:rPr>
        <w:t xml:space="preserve">. They lose interest in people that </w:t>
      </w:r>
      <w:r w:rsidR="00910AD6">
        <w:rPr>
          <w:rFonts w:ascii="Times New Roman" w:hAnsi="Times New Roman" w:cs="Times New Roman"/>
          <w:sz w:val="24"/>
          <w:szCs w:val="24"/>
        </w:rPr>
        <w:t>are not according to their interests or community</w:t>
      </w:r>
      <w:r w:rsidR="00F17CC1">
        <w:rPr>
          <w:rFonts w:ascii="Times New Roman" w:hAnsi="Times New Roman" w:cs="Times New Roman"/>
          <w:sz w:val="24"/>
          <w:szCs w:val="24"/>
        </w:rPr>
        <w:t xml:space="preserve">. </w:t>
      </w:r>
      <w:r w:rsidR="0040610F">
        <w:rPr>
          <w:rFonts w:ascii="Times New Roman" w:hAnsi="Times New Roman" w:cs="Times New Roman"/>
          <w:sz w:val="24"/>
          <w:szCs w:val="24"/>
        </w:rPr>
        <w:t xml:space="preserve">According to a research, around forty-seven percent of the Americans have unfriended, unfollowed, </w:t>
      </w:r>
      <w:r w:rsidR="00C81985">
        <w:rPr>
          <w:rFonts w:ascii="Times New Roman" w:hAnsi="Times New Roman" w:cs="Times New Roman"/>
          <w:sz w:val="24"/>
          <w:szCs w:val="24"/>
        </w:rPr>
        <w:t xml:space="preserve">and even blocked others due to differences </w:t>
      </w:r>
      <w:r w:rsidR="008A5102">
        <w:rPr>
          <w:rFonts w:ascii="Times New Roman" w:hAnsi="Times New Roman" w:cs="Times New Roman"/>
          <w:sz w:val="24"/>
          <w:szCs w:val="24"/>
        </w:rPr>
        <w:t xml:space="preserve">in their views about society and politics. </w:t>
      </w:r>
      <w:r w:rsidR="00373DAD">
        <w:rPr>
          <w:rFonts w:ascii="Times New Roman" w:hAnsi="Times New Roman" w:cs="Times New Roman"/>
          <w:sz w:val="24"/>
          <w:szCs w:val="24"/>
        </w:rPr>
        <w:t xml:space="preserve">They invest a lot of time and energy to their status </w:t>
      </w:r>
      <w:r w:rsidR="00702AB3">
        <w:rPr>
          <w:rFonts w:ascii="Times New Roman" w:hAnsi="Times New Roman" w:cs="Times New Roman"/>
          <w:sz w:val="24"/>
          <w:szCs w:val="24"/>
        </w:rPr>
        <w:t xml:space="preserve">and other social media activities. </w:t>
      </w:r>
      <w:r w:rsidR="006762B7">
        <w:rPr>
          <w:rFonts w:ascii="Times New Roman" w:hAnsi="Times New Roman" w:cs="Times New Roman"/>
          <w:sz w:val="24"/>
          <w:szCs w:val="24"/>
        </w:rPr>
        <w:t xml:space="preserve">The members of a family are sitting around the same table but all are busy on their phones </w:t>
      </w:r>
      <w:r w:rsidR="0011081E">
        <w:rPr>
          <w:rFonts w:ascii="Times New Roman" w:hAnsi="Times New Roman" w:cs="Times New Roman"/>
          <w:sz w:val="24"/>
          <w:szCs w:val="24"/>
        </w:rPr>
        <w:t xml:space="preserve">having a lot of time for social media but no time for the people surrounding them. </w:t>
      </w:r>
    </w:p>
    <w:p w:rsidR="003D3E04" w:rsidRDefault="00282E57" w:rsidP="008F50DE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07403">
        <w:rPr>
          <w:rFonts w:ascii="Times New Roman" w:hAnsi="Times New Roman" w:cs="Times New Roman"/>
          <w:sz w:val="24"/>
          <w:szCs w:val="24"/>
        </w:rPr>
        <w:t>A personal brand is a combination of skills that make a person what he is. The founder of Amazon,</w:t>
      </w:r>
      <w:r w:rsidR="00907403" w:rsidRPr="00907403">
        <w:rPr>
          <w:rFonts w:ascii="Georgia" w:hAnsi="Georgia"/>
          <w:color w:val="333333"/>
          <w:sz w:val="27"/>
          <w:szCs w:val="27"/>
          <w:shd w:val="clear" w:color="auto" w:fill="FCFCFC"/>
        </w:rPr>
        <w:t xml:space="preserve"> </w:t>
      </w:r>
      <w:r w:rsidR="00907403" w:rsidRPr="00907403">
        <w:rPr>
          <w:rFonts w:ascii="Times New Roman" w:hAnsi="Times New Roman" w:cs="Times New Roman"/>
          <w:sz w:val="24"/>
          <w:szCs w:val="24"/>
        </w:rPr>
        <w:t>Jeff Bezos</w:t>
      </w:r>
      <w:r w:rsidR="00323FB0">
        <w:rPr>
          <w:rFonts w:ascii="Times New Roman" w:hAnsi="Times New Roman" w:cs="Times New Roman"/>
          <w:sz w:val="24"/>
          <w:szCs w:val="24"/>
        </w:rPr>
        <w:t xml:space="preserve"> quotes, “</w:t>
      </w:r>
      <w:r w:rsidR="00323FB0" w:rsidRPr="00323FB0">
        <w:rPr>
          <w:rFonts w:ascii="Times New Roman" w:hAnsi="Times New Roman" w:cs="Times New Roman"/>
          <w:color w:val="333333"/>
          <w:sz w:val="24"/>
          <w:szCs w:val="24"/>
          <w:shd w:val="clear" w:color="auto" w:fill="FCFCFC"/>
        </w:rPr>
        <w:t>Your brand is what people say about you when you’re not in the room.”</w:t>
      </w:r>
      <w:r w:rsidR="00323FB0">
        <w:rPr>
          <w:rFonts w:ascii="Times New Roman" w:hAnsi="Times New Roman" w:cs="Times New Roman"/>
          <w:sz w:val="24"/>
          <w:szCs w:val="24"/>
        </w:rPr>
        <w:t xml:space="preserve"> Personal branding is the way of presenting ourselves to others. Effective personal branding leads a person to </w:t>
      </w:r>
      <w:r w:rsidR="008328BB">
        <w:rPr>
          <w:rFonts w:ascii="Times New Roman" w:hAnsi="Times New Roman" w:cs="Times New Roman"/>
          <w:sz w:val="24"/>
          <w:szCs w:val="24"/>
        </w:rPr>
        <w:t xml:space="preserve">build trust and </w:t>
      </w:r>
      <w:r w:rsidR="00171019">
        <w:rPr>
          <w:rFonts w:ascii="Times New Roman" w:hAnsi="Times New Roman" w:cs="Times New Roman"/>
          <w:sz w:val="24"/>
          <w:szCs w:val="24"/>
        </w:rPr>
        <w:t>interact with custo</w:t>
      </w:r>
      <w:r w:rsidR="008328BB">
        <w:rPr>
          <w:rFonts w:ascii="Times New Roman" w:hAnsi="Times New Roman" w:cs="Times New Roman"/>
          <w:sz w:val="24"/>
          <w:szCs w:val="24"/>
        </w:rPr>
        <w:t xml:space="preserve">mers and clients. It builds important connections </w:t>
      </w:r>
      <w:r w:rsidR="00D66064">
        <w:rPr>
          <w:rFonts w:ascii="Times New Roman" w:hAnsi="Times New Roman" w:cs="Times New Roman"/>
          <w:sz w:val="24"/>
          <w:szCs w:val="24"/>
        </w:rPr>
        <w:t xml:space="preserve">to boost development and growth. </w:t>
      </w:r>
      <w:r w:rsidR="002F3AAF">
        <w:rPr>
          <w:rFonts w:ascii="Times New Roman" w:hAnsi="Times New Roman" w:cs="Times New Roman"/>
          <w:sz w:val="24"/>
          <w:szCs w:val="24"/>
        </w:rPr>
        <w:t xml:space="preserve">Social media has a great influence on the personal branding as it provides opportunities to the people to promote themselves. </w:t>
      </w:r>
      <w:r w:rsidR="00202A0A">
        <w:rPr>
          <w:rFonts w:ascii="Times New Roman" w:hAnsi="Times New Roman" w:cs="Times New Roman"/>
          <w:sz w:val="24"/>
          <w:szCs w:val="24"/>
        </w:rPr>
        <w:t>Even if a person has less followers on any social account, his average is increasing</w:t>
      </w:r>
      <w:r w:rsidR="00A167E6">
        <w:rPr>
          <w:rFonts w:ascii="Times New Roman" w:hAnsi="Times New Roman" w:cs="Times New Roman"/>
          <w:sz w:val="24"/>
          <w:szCs w:val="24"/>
        </w:rPr>
        <w:t xml:space="preserve"> as the communication channels are becoming more wide and open. </w:t>
      </w:r>
      <w:r w:rsidR="00202A0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E0AC1" w:rsidRDefault="00EB2BBF" w:rsidP="008F50DE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digital</w:t>
      </w:r>
      <w:r w:rsidR="002573B4">
        <w:rPr>
          <w:rFonts w:ascii="Times New Roman" w:hAnsi="Times New Roman" w:cs="Times New Roman"/>
          <w:sz w:val="24"/>
          <w:szCs w:val="24"/>
        </w:rPr>
        <w:t xml:space="preserve"> worl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573B4">
        <w:rPr>
          <w:rFonts w:ascii="Times New Roman" w:hAnsi="Times New Roman" w:cs="Times New Roman"/>
          <w:sz w:val="24"/>
          <w:szCs w:val="24"/>
        </w:rPr>
        <w:t xml:space="preserve">is transformed into a great marketplace </w:t>
      </w:r>
      <w:r w:rsidR="00F010DC">
        <w:rPr>
          <w:rFonts w:ascii="Times New Roman" w:hAnsi="Times New Roman" w:cs="Times New Roman"/>
          <w:sz w:val="24"/>
          <w:szCs w:val="24"/>
        </w:rPr>
        <w:t xml:space="preserve">due to social media impact. </w:t>
      </w:r>
      <w:r w:rsidR="003D3E04">
        <w:rPr>
          <w:rFonts w:ascii="Times New Roman" w:hAnsi="Times New Roman" w:cs="Times New Roman"/>
          <w:sz w:val="24"/>
          <w:szCs w:val="24"/>
        </w:rPr>
        <w:t>People are not only displaying their personal brand</w:t>
      </w:r>
      <w:r w:rsidR="00E50A69">
        <w:rPr>
          <w:rFonts w:ascii="Times New Roman" w:hAnsi="Times New Roman" w:cs="Times New Roman"/>
          <w:sz w:val="24"/>
          <w:szCs w:val="24"/>
        </w:rPr>
        <w:t>s</w:t>
      </w:r>
      <w:r w:rsidR="003D3E04">
        <w:rPr>
          <w:rFonts w:ascii="Times New Roman" w:hAnsi="Times New Roman" w:cs="Times New Roman"/>
          <w:sz w:val="24"/>
          <w:szCs w:val="24"/>
        </w:rPr>
        <w:t xml:space="preserve"> on social media but also </w:t>
      </w:r>
      <w:r w:rsidR="00E50A69">
        <w:rPr>
          <w:rFonts w:ascii="Times New Roman" w:hAnsi="Times New Roman" w:cs="Times New Roman"/>
          <w:sz w:val="24"/>
          <w:szCs w:val="24"/>
        </w:rPr>
        <w:t>developing them. With the help of i</w:t>
      </w:r>
      <w:r w:rsidR="00A374AB">
        <w:rPr>
          <w:rFonts w:ascii="Times New Roman" w:hAnsi="Times New Roman" w:cs="Times New Roman"/>
          <w:sz w:val="24"/>
          <w:szCs w:val="24"/>
        </w:rPr>
        <w:t>nterest focused sites or groups, they can locate suitable collaborators and employees, which helps them develop their business and engage with others.</w:t>
      </w:r>
      <w:r w:rsidR="006063C3">
        <w:rPr>
          <w:rFonts w:ascii="Times New Roman" w:hAnsi="Times New Roman" w:cs="Times New Roman"/>
          <w:sz w:val="24"/>
          <w:szCs w:val="24"/>
        </w:rPr>
        <w:t xml:space="preserve"> From blogging to tweeting to uploading status to posting pictures and videos, social media has ope</w:t>
      </w:r>
      <w:r w:rsidR="00C1673D">
        <w:rPr>
          <w:rFonts w:ascii="Times New Roman" w:hAnsi="Times New Roman" w:cs="Times New Roman"/>
          <w:sz w:val="24"/>
          <w:szCs w:val="24"/>
        </w:rPr>
        <w:t xml:space="preserve">ned new ways of opportunities for both customers and clients. How do we promote our business and with whom </w:t>
      </w:r>
      <w:r w:rsidR="00C1673D">
        <w:rPr>
          <w:rFonts w:ascii="Times New Roman" w:hAnsi="Times New Roman" w:cs="Times New Roman"/>
          <w:sz w:val="24"/>
          <w:szCs w:val="24"/>
        </w:rPr>
        <w:lastRenderedPageBreak/>
        <w:t xml:space="preserve">we do our business </w:t>
      </w:r>
      <w:r w:rsidR="00220E71">
        <w:rPr>
          <w:rFonts w:ascii="Times New Roman" w:hAnsi="Times New Roman" w:cs="Times New Roman"/>
          <w:sz w:val="24"/>
          <w:szCs w:val="24"/>
        </w:rPr>
        <w:t>are the valuable aspects of</w:t>
      </w:r>
      <w:r w:rsidR="00C42815">
        <w:rPr>
          <w:rFonts w:ascii="Times New Roman" w:hAnsi="Times New Roman" w:cs="Times New Roman"/>
          <w:sz w:val="24"/>
          <w:szCs w:val="24"/>
        </w:rPr>
        <w:t xml:space="preserve"> branding through social media </w:t>
      </w:r>
      <w:r w:rsidR="00C42815">
        <w:rPr>
          <w:rFonts w:ascii="Times New Roman" w:hAnsi="Times New Roman" w:cs="Times New Roman"/>
          <w:sz w:val="24"/>
          <w:szCs w:val="24"/>
        </w:rPr>
        <w:fldChar w:fldCharType="begin"/>
      </w:r>
      <w:r w:rsidR="0051002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xHEde3Ll","properties":{"formattedCitation":"(Kerpen, 2016)","plainCitation":"(Kerpen, 2016)","noteIndex":0},"citationItems":[{"id":83,"uris":["http://zotero.org/users/local/zQiT8c1c/items/2ZX986TY"],"uri":["http://zotero.org/users/local/zQiT8c1c/items/2ZX986TY"],"itemData":{"id":83,"type":"webpage","title":"How Has Social Media Changed Us?","container-title":"Forbes","URL":"https://www.forbes.com/sites/carriekerpen/2016/04/21/how-has-social-media-changed-us/#59cffa635dfc","author":[{"family":"Kerpen","given":"Carrie"}],"issued":{"date-parts":[["2016"]]},"accessed":{"date-parts":[["2019",10,7]]}}}],"schema":"https://github.com/citation-style-language/schema/raw/master/csl-citation.json"} </w:instrText>
      </w:r>
      <w:r w:rsidR="00C42815">
        <w:rPr>
          <w:rFonts w:ascii="Times New Roman" w:hAnsi="Times New Roman" w:cs="Times New Roman"/>
          <w:sz w:val="24"/>
          <w:szCs w:val="24"/>
        </w:rPr>
        <w:fldChar w:fldCharType="end"/>
      </w:r>
      <w:r w:rsidR="0051002D" w:rsidRPr="0051002D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51002D" w:rsidRPr="0051002D">
        <w:rPr>
          <w:rFonts w:ascii="Times New Roman" w:hAnsi="Times New Roman" w:cs="Times New Roman"/>
          <w:sz w:val="24"/>
          <w:szCs w:val="24"/>
        </w:rPr>
        <w:t>Kerpen</w:t>
      </w:r>
      <w:proofErr w:type="spellEnd"/>
      <w:r w:rsidR="0051002D" w:rsidRPr="0051002D">
        <w:rPr>
          <w:rFonts w:ascii="Times New Roman" w:hAnsi="Times New Roman" w:cs="Times New Roman"/>
          <w:sz w:val="24"/>
          <w:szCs w:val="24"/>
        </w:rPr>
        <w:t>, 2016)</w:t>
      </w:r>
      <w:r w:rsidR="00C42815">
        <w:rPr>
          <w:rFonts w:ascii="Times New Roman" w:hAnsi="Times New Roman" w:cs="Times New Roman"/>
          <w:sz w:val="24"/>
          <w:szCs w:val="24"/>
        </w:rPr>
        <w:t>.</w:t>
      </w:r>
      <w:r w:rsidR="009E02C7">
        <w:rPr>
          <w:rFonts w:ascii="Times New Roman" w:hAnsi="Times New Roman" w:cs="Times New Roman"/>
          <w:sz w:val="24"/>
          <w:szCs w:val="24"/>
        </w:rPr>
        <w:t xml:space="preserve"> </w:t>
      </w:r>
      <w:r w:rsidR="00A07692">
        <w:rPr>
          <w:rFonts w:ascii="Times New Roman" w:hAnsi="Times New Roman" w:cs="Times New Roman"/>
          <w:sz w:val="24"/>
          <w:szCs w:val="24"/>
        </w:rPr>
        <w:t xml:space="preserve">The impact of social media on business and branding is no more </w:t>
      </w:r>
      <w:r w:rsidR="00074B91">
        <w:rPr>
          <w:rFonts w:ascii="Times New Roman" w:hAnsi="Times New Roman" w:cs="Times New Roman"/>
          <w:sz w:val="24"/>
          <w:szCs w:val="24"/>
        </w:rPr>
        <w:t xml:space="preserve">an exception and wonder. </w:t>
      </w:r>
    </w:p>
    <w:p w:rsidR="0051002D" w:rsidRDefault="00A277C8" w:rsidP="008F50DE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ulture and societies go through a lot of changes in every era; new technologies are invented, new behaviors are adopted, and new attitudes are developed.</w:t>
      </w:r>
      <w:r w:rsidR="00FF6D45">
        <w:rPr>
          <w:rFonts w:ascii="Times New Roman" w:hAnsi="Times New Roman" w:cs="Times New Roman"/>
          <w:sz w:val="24"/>
          <w:szCs w:val="24"/>
        </w:rPr>
        <w:t xml:space="preserve"> Social</w:t>
      </w:r>
      <w:r w:rsidR="00A361AF">
        <w:rPr>
          <w:rFonts w:ascii="Times New Roman" w:hAnsi="Times New Roman" w:cs="Times New Roman"/>
          <w:sz w:val="24"/>
          <w:szCs w:val="24"/>
        </w:rPr>
        <w:t xml:space="preserve"> media</w:t>
      </w:r>
      <w:r w:rsidR="00FF6D45">
        <w:rPr>
          <w:rFonts w:ascii="Times New Roman" w:hAnsi="Times New Roman" w:cs="Times New Roman"/>
          <w:sz w:val="24"/>
          <w:szCs w:val="24"/>
        </w:rPr>
        <w:t xml:space="preserve"> is influencin</w:t>
      </w:r>
      <w:r w:rsidR="00A361AF">
        <w:rPr>
          <w:rFonts w:ascii="Times New Roman" w:hAnsi="Times New Roman" w:cs="Times New Roman"/>
          <w:sz w:val="24"/>
          <w:szCs w:val="24"/>
        </w:rPr>
        <w:t>g our lives and will continue</w:t>
      </w:r>
      <w:r w:rsidR="00FF6D45">
        <w:rPr>
          <w:rFonts w:ascii="Times New Roman" w:hAnsi="Times New Roman" w:cs="Times New Roman"/>
          <w:sz w:val="24"/>
          <w:szCs w:val="24"/>
        </w:rPr>
        <w:t xml:space="preserve"> </w:t>
      </w:r>
      <w:r w:rsidR="00A361AF">
        <w:rPr>
          <w:rFonts w:ascii="Times New Roman" w:hAnsi="Times New Roman" w:cs="Times New Roman"/>
          <w:sz w:val="24"/>
          <w:szCs w:val="24"/>
        </w:rPr>
        <w:t>affecting</w:t>
      </w:r>
      <w:r w:rsidR="00FF6D45">
        <w:rPr>
          <w:rFonts w:ascii="Times New Roman" w:hAnsi="Times New Roman" w:cs="Times New Roman"/>
          <w:sz w:val="24"/>
          <w:szCs w:val="24"/>
        </w:rPr>
        <w:t xml:space="preserve"> </w:t>
      </w:r>
      <w:r w:rsidR="00A361AF">
        <w:rPr>
          <w:rFonts w:ascii="Times New Roman" w:hAnsi="Times New Roman" w:cs="Times New Roman"/>
          <w:sz w:val="24"/>
          <w:szCs w:val="24"/>
        </w:rPr>
        <w:t>our society and lives. It has many advantages as well as disadvantages. With its advancement, it has made many things easier for the hum</w:t>
      </w:r>
      <w:r w:rsidR="00187405">
        <w:rPr>
          <w:rFonts w:ascii="Times New Roman" w:hAnsi="Times New Roman" w:cs="Times New Roman"/>
          <w:sz w:val="24"/>
          <w:szCs w:val="24"/>
        </w:rPr>
        <w:t xml:space="preserve">an beings such as getting latest news, entertainment, sharing data, </w:t>
      </w:r>
      <w:r w:rsidR="00DF3CA1">
        <w:rPr>
          <w:rFonts w:ascii="Times New Roman" w:hAnsi="Times New Roman" w:cs="Times New Roman"/>
          <w:sz w:val="24"/>
          <w:szCs w:val="24"/>
        </w:rPr>
        <w:t>communication, etc. H</w:t>
      </w:r>
      <w:r w:rsidR="00187405">
        <w:rPr>
          <w:rFonts w:ascii="Times New Roman" w:hAnsi="Times New Roman" w:cs="Times New Roman"/>
          <w:sz w:val="24"/>
          <w:szCs w:val="24"/>
        </w:rPr>
        <w:t xml:space="preserve">owever, the negative impacts of social media can only affect human if they use it excessively. </w:t>
      </w:r>
      <w:r w:rsidR="00DF3CA1">
        <w:rPr>
          <w:rFonts w:ascii="Times New Roman" w:hAnsi="Times New Roman" w:cs="Times New Roman"/>
          <w:sz w:val="24"/>
          <w:szCs w:val="24"/>
        </w:rPr>
        <w:t>Using social media in an appropriate and positive way and lim</w:t>
      </w:r>
      <w:r w:rsidR="007F5ACB">
        <w:rPr>
          <w:rFonts w:ascii="Times New Roman" w:hAnsi="Times New Roman" w:cs="Times New Roman"/>
          <w:sz w:val="24"/>
          <w:szCs w:val="24"/>
        </w:rPr>
        <w:t xml:space="preserve">iting the time spent online can prove to be fruitful. </w:t>
      </w:r>
    </w:p>
    <w:p w:rsidR="00790E70" w:rsidRDefault="00790E70" w:rsidP="008F50DE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ile technology is accompanied with its very own set of pros, there are </w:t>
      </w:r>
      <w:proofErr w:type="gramStart"/>
      <w:r>
        <w:rPr>
          <w:rFonts w:ascii="Times New Roman" w:hAnsi="Times New Roman" w:cs="Times New Roman"/>
          <w:sz w:val="24"/>
          <w:szCs w:val="24"/>
        </w:rPr>
        <w:t>cons, that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can, in some manner, greatly outweigh the cons. </w:t>
      </w:r>
      <w:r w:rsidR="00D42E7F">
        <w:rPr>
          <w:rFonts w:ascii="Times New Roman" w:hAnsi="Times New Roman" w:cs="Times New Roman"/>
          <w:sz w:val="24"/>
          <w:szCs w:val="24"/>
        </w:rPr>
        <w:t xml:space="preserve">While filter bubbles are incredibly useful for business in an effort to promote themselves, it presents data concerns for individuals </w:t>
      </w:r>
      <w:r w:rsidR="003D194D">
        <w:rPr>
          <w:rFonts w:ascii="Times New Roman" w:hAnsi="Times New Roman" w:cs="Times New Roman"/>
          <w:sz w:val="24"/>
          <w:szCs w:val="24"/>
        </w:rPr>
        <w:t xml:space="preserve">which compromises their identity and </w:t>
      </w:r>
      <w:r w:rsidR="00C762EC">
        <w:rPr>
          <w:rFonts w:ascii="Times New Roman" w:hAnsi="Times New Roman" w:cs="Times New Roman"/>
          <w:sz w:val="24"/>
          <w:szCs w:val="24"/>
        </w:rPr>
        <w:t>puts their private data in hands of corporations, without most of them realizing it.</w:t>
      </w:r>
    </w:p>
    <w:p w:rsidR="0051002D" w:rsidRPr="00BC4A86" w:rsidRDefault="0072668A" w:rsidP="00BC4A86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br w:type="column"/>
      </w:r>
      <w:r w:rsidR="0051002D" w:rsidRPr="00BC4A86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51002D" w:rsidRPr="0051002D" w:rsidRDefault="0051002D" w:rsidP="0051002D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1002D">
        <w:rPr>
          <w:rFonts w:ascii="Times New Roman" w:hAnsi="Times New Roman" w:cs="Times New Roman"/>
          <w:sz w:val="24"/>
          <w:szCs w:val="24"/>
        </w:rPr>
        <w:fldChar w:fldCharType="begin"/>
      </w:r>
      <w:r w:rsidRPr="0051002D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51002D">
        <w:rPr>
          <w:rFonts w:ascii="Times New Roman" w:hAnsi="Times New Roman" w:cs="Times New Roman"/>
          <w:sz w:val="24"/>
          <w:szCs w:val="24"/>
        </w:rPr>
        <w:fldChar w:fldCharType="separate"/>
      </w:r>
      <w:r w:rsidRPr="0051002D">
        <w:rPr>
          <w:rFonts w:ascii="Times New Roman" w:hAnsi="Times New Roman" w:cs="Times New Roman"/>
          <w:sz w:val="24"/>
          <w:szCs w:val="24"/>
        </w:rPr>
        <w:t>How Do Americans Perceive the Role of Social Media &amp; Technology in Their Lives? (2018). Retrieved October 7, 2019, from Social Media Week website: https://socialmediaweek.org/blog/2018/04/how-do-americans-perceive-the-role-of-social-media-technology-in-their-lives/</w:t>
      </w:r>
    </w:p>
    <w:p w:rsidR="0051002D" w:rsidRPr="0051002D" w:rsidRDefault="0051002D" w:rsidP="0051002D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1002D">
        <w:rPr>
          <w:rFonts w:ascii="Times New Roman" w:hAnsi="Times New Roman" w:cs="Times New Roman"/>
          <w:sz w:val="24"/>
          <w:szCs w:val="24"/>
        </w:rPr>
        <w:t>Kerpen, C. (2016). How Has Social Media Changed Us? Retrieved October 7, 2019, from Forbes website: https://www.forbes.com/sites/carriekerpen/2016/04/21/how-has-social-media-changed-us/#59cffa635dfc</w:t>
      </w:r>
    </w:p>
    <w:p w:rsidR="0051002D" w:rsidRPr="0051002D" w:rsidRDefault="0051002D" w:rsidP="0051002D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1002D">
        <w:rPr>
          <w:rFonts w:ascii="Times New Roman" w:hAnsi="Times New Roman" w:cs="Times New Roman"/>
          <w:sz w:val="24"/>
          <w:szCs w:val="24"/>
        </w:rPr>
        <w:t>What Is the Major Impact of Social Media? (2019). Retrieved October 7, 2019, from simplilearn website: https://www.simplilearn.com/real-impact-social-media-article</w:t>
      </w:r>
    </w:p>
    <w:p w:rsidR="0051002D" w:rsidRPr="0051002D" w:rsidRDefault="0051002D" w:rsidP="0051002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51002D">
        <w:rPr>
          <w:rFonts w:ascii="Times New Roman" w:hAnsi="Times New Roman" w:cs="Times New Roman"/>
          <w:sz w:val="24"/>
          <w:szCs w:val="24"/>
        </w:rPr>
        <w:fldChar w:fldCharType="end"/>
      </w:r>
    </w:p>
    <w:p w:rsidR="0051002D" w:rsidRPr="00D21F43" w:rsidRDefault="0051002D" w:rsidP="008F50DE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sectPr w:rsidR="0051002D" w:rsidRPr="00D21F43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B0597" w:rsidRDefault="004B0597" w:rsidP="004B0597">
      <w:pPr>
        <w:spacing w:after="0" w:line="240" w:lineRule="auto"/>
      </w:pPr>
      <w:r>
        <w:separator/>
      </w:r>
    </w:p>
  </w:endnote>
  <w:endnote w:type="continuationSeparator" w:id="0">
    <w:p w:rsidR="004B0597" w:rsidRDefault="004B0597" w:rsidP="004B059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B0597" w:rsidRDefault="004B0597" w:rsidP="004B0597">
      <w:pPr>
        <w:spacing w:after="0" w:line="240" w:lineRule="auto"/>
      </w:pPr>
      <w:r>
        <w:separator/>
      </w:r>
    </w:p>
  </w:footnote>
  <w:footnote w:type="continuationSeparator" w:id="0">
    <w:p w:rsidR="004B0597" w:rsidRDefault="004B0597" w:rsidP="004B059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B0597" w:rsidRPr="004B0597" w:rsidRDefault="004B0597">
    <w:pPr>
      <w:pStyle w:val="Header"/>
      <w:jc w:val="right"/>
      <w:rPr>
        <w:rFonts w:ascii="Times New Roman" w:hAnsi="Times New Roman" w:cs="Times New Roman"/>
        <w:sz w:val="24"/>
      </w:rPr>
    </w:pPr>
    <w:r w:rsidRPr="004B0597">
      <w:rPr>
        <w:rFonts w:ascii="Times New Roman" w:hAnsi="Times New Roman" w:cs="Times New Roman"/>
        <w:sz w:val="24"/>
      </w:rPr>
      <w:t>EFFECTS OF SOCIAL MEDIA</w:t>
    </w:r>
    <w:r>
      <w:rPr>
        <w:rFonts w:ascii="Times New Roman" w:hAnsi="Times New Roman" w:cs="Times New Roman"/>
        <w:sz w:val="24"/>
      </w:rPr>
      <w:t xml:space="preserve">                                                                                                    </w:t>
    </w:r>
    <w:r w:rsidRPr="004B0597">
      <w:rPr>
        <w:rFonts w:ascii="Times New Roman" w:hAnsi="Times New Roman" w:cs="Times New Roman"/>
        <w:sz w:val="24"/>
      </w:rPr>
      <w:t xml:space="preserve"> </w:t>
    </w:r>
    <w:sdt>
      <w:sdtPr>
        <w:rPr>
          <w:rFonts w:ascii="Times New Roman" w:hAnsi="Times New Roman" w:cs="Times New Roman"/>
          <w:sz w:val="24"/>
        </w:rPr>
        <w:id w:val="-191538371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Pr="004B0597">
          <w:rPr>
            <w:rFonts w:ascii="Times New Roman" w:hAnsi="Times New Roman" w:cs="Times New Roman"/>
            <w:sz w:val="24"/>
          </w:rPr>
          <w:fldChar w:fldCharType="begin"/>
        </w:r>
        <w:r w:rsidRPr="004B0597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4B0597">
          <w:rPr>
            <w:rFonts w:ascii="Times New Roman" w:hAnsi="Times New Roman" w:cs="Times New Roman"/>
            <w:sz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</w:rPr>
          <w:t>6</w:t>
        </w:r>
        <w:r w:rsidRPr="004B0597">
          <w:rPr>
            <w:rFonts w:ascii="Times New Roman" w:hAnsi="Times New Roman" w:cs="Times New Roman"/>
            <w:noProof/>
            <w:sz w:val="24"/>
          </w:rPr>
          <w:fldChar w:fldCharType="end"/>
        </w:r>
      </w:sdtContent>
    </w:sdt>
  </w:p>
  <w:p w:rsidR="004B0597" w:rsidRDefault="004B0597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E0sjAyNbU0MTU3NzdS0lEKTi0uzszPAykwrAUA9w1qTywAAAA="/>
  </w:docVars>
  <w:rsids>
    <w:rsidRoot w:val="00D21F43"/>
    <w:rsid w:val="00074B91"/>
    <w:rsid w:val="000D27A6"/>
    <w:rsid w:val="0011081E"/>
    <w:rsid w:val="001608C3"/>
    <w:rsid w:val="00171019"/>
    <w:rsid w:val="00187405"/>
    <w:rsid w:val="001E73C3"/>
    <w:rsid w:val="001F67A7"/>
    <w:rsid w:val="00202A0A"/>
    <w:rsid w:val="00214F1F"/>
    <w:rsid w:val="00220E71"/>
    <w:rsid w:val="002358DF"/>
    <w:rsid w:val="002573B4"/>
    <w:rsid w:val="00272022"/>
    <w:rsid w:val="00282E57"/>
    <w:rsid w:val="002C4577"/>
    <w:rsid w:val="002E793C"/>
    <w:rsid w:val="002F3AAF"/>
    <w:rsid w:val="00317F02"/>
    <w:rsid w:val="00323FB0"/>
    <w:rsid w:val="00373DAD"/>
    <w:rsid w:val="00380719"/>
    <w:rsid w:val="00382D58"/>
    <w:rsid w:val="003D194D"/>
    <w:rsid w:val="003D3E04"/>
    <w:rsid w:val="0040610F"/>
    <w:rsid w:val="00447B0F"/>
    <w:rsid w:val="004B0597"/>
    <w:rsid w:val="004B598A"/>
    <w:rsid w:val="004D4A46"/>
    <w:rsid w:val="0051002D"/>
    <w:rsid w:val="00510B77"/>
    <w:rsid w:val="00515078"/>
    <w:rsid w:val="005207AD"/>
    <w:rsid w:val="005566F1"/>
    <w:rsid w:val="00565C12"/>
    <w:rsid w:val="00587CA3"/>
    <w:rsid w:val="005922BE"/>
    <w:rsid w:val="00597C5E"/>
    <w:rsid w:val="005E0D03"/>
    <w:rsid w:val="005F0ADA"/>
    <w:rsid w:val="006063C3"/>
    <w:rsid w:val="00630BEF"/>
    <w:rsid w:val="0064032E"/>
    <w:rsid w:val="006762B7"/>
    <w:rsid w:val="006B309B"/>
    <w:rsid w:val="00702AB3"/>
    <w:rsid w:val="00722FC3"/>
    <w:rsid w:val="0072668A"/>
    <w:rsid w:val="00790E70"/>
    <w:rsid w:val="007C2A43"/>
    <w:rsid w:val="007F5ACB"/>
    <w:rsid w:val="00814311"/>
    <w:rsid w:val="008328BB"/>
    <w:rsid w:val="008A5102"/>
    <w:rsid w:val="008B2225"/>
    <w:rsid w:val="008B39B7"/>
    <w:rsid w:val="008B7916"/>
    <w:rsid w:val="008D3E03"/>
    <w:rsid w:val="008F50DE"/>
    <w:rsid w:val="00907403"/>
    <w:rsid w:val="00910AD6"/>
    <w:rsid w:val="0093582F"/>
    <w:rsid w:val="00950DC2"/>
    <w:rsid w:val="00995337"/>
    <w:rsid w:val="009E02C7"/>
    <w:rsid w:val="00A07692"/>
    <w:rsid w:val="00A167E6"/>
    <w:rsid w:val="00A277C8"/>
    <w:rsid w:val="00A361AF"/>
    <w:rsid w:val="00A374AB"/>
    <w:rsid w:val="00AD4738"/>
    <w:rsid w:val="00AF3AAD"/>
    <w:rsid w:val="00BB5128"/>
    <w:rsid w:val="00BC4A86"/>
    <w:rsid w:val="00BE0AC1"/>
    <w:rsid w:val="00BE2156"/>
    <w:rsid w:val="00BE3CB5"/>
    <w:rsid w:val="00BE6096"/>
    <w:rsid w:val="00C1673D"/>
    <w:rsid w:val="00C42815"/>
    <w:rsid w:val="00C762EC"/>
    <w:rsid w:val="00C81985"/>
    <w:rsid w:val="00C91139"/>
    <w:rsid w:val="00CA42B9"/>
    <w:rsid w:val="00D21F43"/>
    <w:rsid w:val="00D23F50"/>
    <w:rsid w:val="00D42E7F"/>
    <w:rsid w:val="00D66064"/>
    <w:rsid w:val="00DC46F8"/>
    <w:rsid w:val="00DE2E01"/>
    <w:rsid w:val="00DF3CA1"/>
    <w:rsid w:val="00E12FFC"/>
    <w:rsid w:val="00E16051"/>
    <w:rsid w:val="00E46D44"/>
    <w:rsid w:val="00E50A69"/>
    <w:rsid w:val="00E63A76"/>
    <w:rsid w:val="00E83AA8"/>
    <w:rsid w:val="00E96686"/>
    <w:rsid w:val="00EA39F5"/>
    <w:rsid w:val="00EB2BBF"/>
    <w:rsid w:val="00EB4F2F"/>
    <w:rsid w:val="00EC3B79"/>
    <w:rsid w:val="00F010DC"/>
    <w:rsid w:val="00F01BC2"/>
    <w:rsid w:val="00F17CC1"/>
    <w:rsid w:val="00FB7500"/>
    <w:rsid w:val="00FD60E6"/>
    <w:rsid w:val="00FF4645"/>
    <w:rsid w:val="00FF6D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32FECD8-B20C-40F1-8DB2-FEF01D4BBA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51002D"/>
    <w:pPr>
      <w:spacing w:after="0" w:line="48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4B059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B0597"/>
  </w:style>
  <w:style w:type="paragraph" w:styleId="Footer">
    <w:name w:val="footer"/>
    <w:basedOn w:val="Normal"/>
    <w:link w:val="FooterChar"/>
    <w:uiPriority w:val="99"/>
    <w:unhideWhenUsed/>
    <w:rsid w:val="004B059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B059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1556</Words>
  <Characters>8870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04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rning</dc:creator>
  <cp:keywords/>
  <dc:description/>
  <cp:lastModifiedBy>Morning</cp:lastModifiedBy>
  <cp:revision>2</cp:revision>
  <dcterms:created xsi:type="dcterms:W3CDTF">2019-10-07T13:59:00Z</dcterms:created>
  <dcterms:modified xsi:type="dcterms:W3CDTF">2019-10-07T13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7"&gt;&lt;session id="Mpuphmyk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